
<file path=[Content_Types].xml><?xml version="1.0" encoding="utf-8"?>
<Types xmlns="http://schemas.openxmlformats.org/package/2006/content-types"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settings.xml" ContentType="application/vnd.openxmlformats-officedocument.wordprocessingml.settings+xml"/>
  <Default Extension="xml" ContentType="application/xml"/>
  <Override PartName="/word/theme/theme1.xml" ContentType="application/vnd.openxmlformats-officedocument.theme+xml"/>
  <Default Extension="jpeg" ContentType="image/jpeg"/>
  <Override PartName="/word/document.xml" ContentType="application/vnd.openxmlformats-officedocument.wordprocessingml.document.main+xml"/>
  <Override PartName="/docProps/app.xml" ContentType="application/vnd.openxmlformats-officedocument.extended-properties+xml"/>
  <Override PartName="/word/fontTable.xml" ContentType="application/vnd.openxmlformats-officedocument.wordprocessingml.fontTable+xml"/>
  <Default Extension="rels" ContentType="application/vnd.openxmlformats-package.relationships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Relationship Id="rId3" Type="http://schemas.openxmlformats.org/package/2006/relationships/metadata/core-properties" Target="docProps/core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82A0B" w:rsidRDefault="00282A0B">
      <w:r>
        <w:t>The DSM-V Controversy</w:t>
      </w:r>
    </w:p>
    <w:p w:rsidR="00282A0B" w:rsidRDefault="00282A0B"/>
    <w:p w:rsidR="00282A0B" w:rsidRDefault="00282A0B">
      <w:r>
        <w:fldChar w:fldCharType="begin">
          <w:fldData xml:space="preserve">PEVuZE5vdGU+PENpdGU+PEF1dGhvcj5TcGl0emVyPC9BdXRob3I+PFllYXI+MjAwODwvWWVhcj48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TcGl0emVyPC9BdXRob3I+PFllYXI+MjAwODwvWWVhcj48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Beach 2006; Widiger 2006; O'Donohue, Fowler et al. 2007; Porcelli and Sonino 2007; Saunders and American Psychiatric Association. 2007; Sunderland and American Psychiatric Association. 2007; Kal 2008; Spitzer 2008; 2009; Andrews 2009)</w:t>
      </w:r>
      <w:r>
        <w:fldChar w:fldCharType="end"/>
      </w:r>
    </w:p>
    <w:p w:rsidR="00282A0B" w:rsidRDefault="00282A0B"/>
    <w:p w:rsidR="00282A0B" w:rsidRPr="00282A0B" w:rsidRDefault="00282A0B" w:rsidP="00282A0B">
      <w:pPr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82A0B">
        <w:rPr>
          <w:rFonts w:ascii="Cambria" w:hAnsi="Cambria"/>
          <w:noProof/>
        </w:rPr>
        <w:t xml:space="preserve">(2009). "What Should Count as a Mental Disorder in DSM-V? - Psychiatric Times." from </w:t>
      </w:r>
      <w:hyperlink r:id="rId4" w:history="1">
        <w:r w:rsidRPr="00282A0B">
          <w:rPr>
            <w:rStyle w:val="Hyperlink"/>
            <w:rFonts w:ascii="Cambria" w:hAnsi="Cambria"/>
            <w:noProof/>
          </w:rPr>
          <w:t>http://www.psychiatrictimes.com/display/article/10168/1402032</w:t>
        </w:r>
      </w:hyperlink>
      <w:r w:rsidRPr="00282A0B">
        <w:rPr>
          <w:rFonts w:ascii="Cambria" w:hAnsi="Cambria"/>
          <w:noProof/>
        </w:rPr>
        <w:t>.</w:t>
      </w:r>
    </w:p>
    <w:p w:rsidR="00282A0B" w:rsidRPr="00282A0B" w:rsidRDefault="00282A0B" w:rsidP="00282A0B">
      <w:pPr>
        <w:ind w:left="720" w:hanging="720"/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ab/>
      </w:r>
    </w:p>
    <w:p w:rsidR="00282A0B" w:rsidRPr="00282A0B" w:rsidRDefault="00282A0B" w:rsidP="00282A0B">
      <w:pPr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 xml:space="preserve">Andrews, G. (2009). </w:t>
      </w:r>
      <w:r w:rsidRPr="00282A0B">
        <w:rPr>
          <w:rFonts w:ascii="Cambria" w:hAnsi="Cambria"/>
          <w:noProof/>
          <w:u w:val="single"/>
        </w:rPr>
        <w:t>Stress-induced and fear circuitry disorders : advancing the research agenda for DSM-V</w:t>
      </w:r>
      <w:r w:rsidRPr="00282A0B">
        <w:rPr>
          <w:rFonts w:ascii="Cambria" w:hAnsi="Cambria"/>
          <w:noProof/>
        </w:rPr>
        <w:t>. Washington, DC, American Psychiatric Pub.</w:t>
      </w:r>
    </w:p>
    <w:p w:rsidR="00282A0B" w:rsidRPr="00282A0B" w:rsidRDefault="00282A0B" w:rsidP="00282A0B">
      <w:pPr>
        <w:ind w:left="720" w:hanging="720"/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ab/>
      </w:r>
    </w:p>
    <w:p w:rsidR="00282A0B" w:rsidRPr="00282A0B" w:rsidRDefault="00282A0B" w:rsidP="00282A0B">
      <w:pPr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 xml:space="preserve">Beach, S. R. H. (2006). </w:t>
      </w:r>
      <w:r w:rsidRPr="00282A0B">
        <w:rPr>
          <w:rFonts w:ascii="Cambria" w:hAnsi="Cambria"/>
          <w:noProof/>
          <w:u w:val="single"/>
        </w:rPr>
        <w:t>Relational processes and DSM-V : neuroscience, assessment, prevention, and intervention</w:t>
      </w:r>
      <w:r w:rsidRPr="00282A0B">
        <w:rPr>
          <w:rFonts w:ascii="Cambria" w:hAnsi="Cambria"/>
          <w:noProof/>
        </w:rPr>
        <w:t>. Washington, DC, American Psychiatric Pub.</w:t>
      </w:r>
    </w:p>
    <w:p w:rsidR="00282A0B" w:rsidRPr="00282A0B" w:rsidRDefault="00282A0B" w:rsidP="00282A0B">
      <w:pPr>
        <w:ind w:left="720" w:hanging="720"/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ab/>
      </w:r>
    </w:p>
    <w:p w:rsidR="00282A0B" w:rsidRPr="00282A0B" w:rsidRDefault="00282A0B" w:rsidP="00282A0B">
      <w:pPr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 xml:space="preserve">Kal, E. F. (2008). "DSM-V Compromise Proposed." </w:t>
      </w:r>
      <w:r w:rsidRPr="00282A0B">
        <w:rPr>
          <w:rFonts w:ascii="Cambria" w:hAnsi="Cambria"/>
          <w:noProof/>
          <w:u w:val="single"/>
        </w:rPr>
        <w:t>Psychiatr News</w:t>
      </w:r>
      <w:r w:rsidRPr="00282A0B">
        <w:rPr>
          <w:rFonts w:ascii="Cambria" w:hAnsi="Cambria"/>
          <w:noProof/>
        </w:rPr>
        <w:t xml:space="preserve"> </w:t>
      </w:r>
      <w:r w:rsidRPr="00282A0B">
        <w:rPr>
          <w:rFonts w:ascii="Cambria" w:hAnsi="Cambria"/>
          <w:b/>
          <w:noProof/>
        </w:rPr>
        <w:t>43</w:t>
      </w:r>
      <w:r w:rsidRPr="00282A0B">
        <w:rPr>
          <w:rFonts w:ascii="Cambria" w:hAnsi="Cambria"/>
          <w:noProof/>
        </w:rPr>
        <w:t>(21): 23-a-23-a.</w:t>
      </w:r>
    </w:p>
    <w:p w:rsidR="00282A0B" w:rsidRPr="00282A0B" w:rsidRDefault="00282A0B" w:rsidP="00282A0B">
      <w:pPr>
        <w:ind w:left="720" w:hanging="720"/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ab/>
      </w:r>
    </w:p>
    <w:p w:rsidR="00282A0B" w:rsidRPr="00282A0B" w:rsidRDefault="00282A0B" w:rsidP="00282A0B">
      <w:pPr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 xml:space="preserve">O'Donohue, W. T., K. A. Fowler, et al. (2007). </w:t>
      </w:r>
      <w:r w:rsidRPr="00282A0B">
        <w:rPr>
          <w:rFonts w:ascii="Cambria" w:hAnsi="Cambria"/>
          <w:noProof/>
          <w:u w:val="single"/>
        </w:rPr>
        <w:t>Personality disorders : toward the DSM-V</w:t>
      </w:r>
      <w:r w:rsidRPr="00282A0B">
        <w:rPr>
          <w:rFonts w:ascii="Cambria" w:hAnsi="Cambria"/>
          <w:noProof/>
        </w:rPr>
        <w:t>. Los Angeles, SAGE Publications.</w:t>
      </w:r>
    </w:p>
    <w:p w:rsidR="00282A0B" w:rsidRPr="00282A0B" w:rsidRDefault="00282A0B" w:rsidP="00282A0B">
      <w:pPr>
        <w:ind w:left="720" w:hanging="720"/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ab/>
      </w:r>
    </w:p>
    <w:p w:rsidR="00282A0B" w:rsidRPr="00282A0B" w:rsidRDefault="00282A0B" w:rsidP="00282A0B">
      <w:pPr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 xml:space="preserve">Porcelli, P. and N. Sonino (2007). </w:t>
      </w:r>
      <w:r w:rsidRPr="00282A0B">
        <w:rPr>
          <w:rFonts w:ascii="Cambria" w:hAnsi="Cambria"/>
          <w:noProof/>
          <w:u w:val="single"/>
        </w:rPr>
        <w:t>Psychological factors affecting medical conditions : a new classification for DSM-V</w:t>
      </w:r>
      <w:r w:rsidRPr="00282A0B">
        <w:rPr>
          <w:rFonts w:ascii="Cambria" w:hAnsi="Cambria"/>
          <w:noProof/>
        </w:rPr>
        <w:t>. Basel ; New York, Karger.</w:t>
      </w:r>
    </w:p>
    <w:p w:rsidR="00282A0B" w:rsidRPr="00282A0B" w:rsidRDefault="00282A0B" w:rsidP="00282A0B">
      <w:pPr>
        <w:ind w:left="720" w:hanging="720"/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ab/>
      </w:r>
    </w:p>
    <w:p w:rsidR="00282A0B" w:rsidRPr="00282A0B" w:rsidRDefault="00282A0B" w:rsidP="00282A0B">
      <w:pPr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 xml:space="preserve">Saunders, J. B. and American Psychiatric Association. (2007). </w:t>
      </w:r>
      <w:r w:rsidRPr="00282A0B">
        <w:rPr>
          <w:rFonts w:ascii="Cambria" w:hAnsi="Cambria"/>
          <w:noProof/>
          <w:u w:val="single"/>
        </w:rPr>
        <w:t>Diagnostic issues in substance use disorders : refining the research agenda for DSM-V</w:t>
      </w:r>
      <w:r w:rsidRPr="00282A0B">
        <w:rPr>
          <w:rFonts w:ascii="Cambria" w:hAnsi="Cambria"/>
          <w:noProof/>
        </w:rPr>
        <w:t>. Arlington, VA, American Psychiatric Association.</w:t>
      </w:r>
    </w:p>
    <w:p w:rsidR="00282A0B" w:rsidRPr="00282A0B" w:rsidRDefault="00282A0B" w:rsidP="00282A0B">
      <w:pPr>
        <w:ind w:left="720" w:hanging="720"/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ab/>
      </w:r>
    </w:p>
    <w:p w:rsidR="00282A0B" w:rsidRPr="00282A0B" w:rsidRDefault="00282A0B" w:rsidP="00282A0B">
      <w:pPr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 xml:space="preserve">Spitzer, R. L. (2008). "DSM-V: Open and Transparent?" </w:t>
      </w:r>
      <w:r w:rsidRPr="00282A0B">
        <w:rPr>
          <w:rFonts w:ascii="Cambria" w:hAnsi="Cambria"/>
          <w:noProof/>
          <w:u w:val="single"/>
        </w:rPr>
        <w:t>Psychiatr News</w:t>
      </w:r>
      <w:r w:rsidRPr="00282A0B">
        <w:rPr>
          <w:rFonts w:ascii="Cambria" w:hAnsi="Cambria"/>
          <w:noProof/>
        </w:rPr>
        <w:t xml:space="preserve"> </w:t>
      </w:r>
      <w:r w:rsidRPr="00282A0B">
        <w:rPr>
          <w:rFonts w:ascii="Cambria" w:hAnsi="Cambria"/>
          <w:b/>
          <w:noProof/>
        </w:rPr>
        <w:t>43</w:t>
      </w:r>
      <w:r w:rsidRPr="00282A0B">
        <w:rPr>
          <w:rFonts w:ascii="Cambria" w:hAnsi="Cambria"/>
          <w:noProof/>
        </w:rPr>
        <w:t>(14): 26-26.</w:t>
      </w:r>
    </w:p>
    <w:p w:rsidR="00282A0B" w:rsidRPr="00282A0B" w:rsidRDefault="00282A0B" w:rsidP="00282A0B">
      <w:pPr>
        <w:ind w:left="720" w:hanging="720"/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ab/>
      </w:r>
    </w:p>
    <w:p w:rsidR="00282A0B" w:rsidRPr="00282A0B" w:rsidRDefault="00282A0B" w:rsidP="00282A0B">
      <w:pPr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 xml:space="preserve">Sunderland, T. and American Psychiatric Association. (2007). </w:t>
      </w:r>
      <w:r w:rsidRPr="00282A0B">
        <w:rPr>
          <w:rFonts w:ascii="Cambria" w:hAnsi="Cambria"/>
          <w:noProof/>
          <w:u w:val="single"/>
        </w:rPr>
        <w:t>Diagnostic issues in dementia : advancing the research agenda for DSM-V</w:t>
      </w:r>
      <w:r w:rsidRPr="00282A0B">
        <w:rPr>
          <w:rFonts w:ascii="Cambria" w:hAnsi="Cambria"/>
          <w:noProof/>
        </w:rPr>
        <w:t>. Arlington, VA, American Psychiatric Association.</w:t>
      </w:r>
    </w:p>
    <w:p w:rsidR="00282A0B" w:rsidRPr="00282A0B" w:rsidRDefault="00282A0B" w:rsidP="00282A0B">
      <w:pPr>
        <w:ind w:left="720" w:hanging="720"/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ab/>
      </w:r>
    </w:p>
    <w:p w:rsidR="00282A0B" w:rsidRPr="00282A0B" w:rsidRDefault="00282A0B" w:rsidP="00282A0B">
      <w:pPr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 xml:space="preserve">Widiger, T. A. (2006). </w:t>
      </w:r>
      <w:r w:rsidRPr="00282A0B">
        <w:rPr>
          <w:rFonts w:ascii="Cambria" w:hAnsi="Cambria"/>
          <w:noProof/>
          <w:u w:val="single"/>
        </w:rPr>
        <w:t>Dimensional models of personality disorders : refining the research agenda for DSM-V</w:t>
      </w:r>
      <w:r w:rsidRPr="00282A0B">
        <w:rPr>
          <w:rFonts w:ascii="Cambria" w:hAnsi="Cambria"/>
          <w:noProof/>
        </w:rPr>
        <w:t>. Washington, D.C., American Psychiatric Association.</w:t>
      </w:r>
    </w:p>
    <w:p w:rsidR="00282A0B" w:rsidRPr="00282A0B" w:rsidRDefault="00282A0B" w:rsidP="00282A0B">
      <w:pPr>
        <w:ind w:left="720" w:hanging="720"/>
        <w:rPr>
          <w:rFonts w:ascii="Cambria" w:hAnsi="Cambria"/>
          <w:noProof/>
        </w:rPr>
      </w:pPr>
      <w:r w:rsidRPr="00282A0B">
        <w:rPr>
          <w:rFonts w:ascii="Cambria" w:hAnsi="Cambria"/>
          <w:noProof/>
        </w:rPr>
        <w:tab/>
      </w:r>
    </w:p>
    <w:p w:rsidR="00282A0B" w:rsidRDefault="00282A0B" w:rsidP="00282A0B">
      <w:pPr>
        <w:ind w:left="720" w:hanging="720"/>
        <w:rPr>
          <w:rFonts w:ascii="Cambria" w:hAnsi="Cambria"/>
          <w:noProof/>
        </w:rPr>
      </w:pPr>
    </w:p>
    <w:p w:rsidR="00636671" w:rsidRDefault="00282A0B">
      <w:r>
        <w:fldChar w:fldCharType="end"/>
      </w:r>
    </w:p>
    <w:sectPr w:rsidR="00636671" w:rsidSect="00B61AD9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APA1970s.enl&lt;/item&gt;&lt;/Libraries&gt;&lt;/ENLibraries&gt;"/>
  </w:docVars>
  <w:rsids>
    <w:rsidRoot w:val="00282A0B"/>
    <w:rsid w:val="00282A0B"/>
  </w:rsids>
  <m:mathPr>
    <m:mathFont m:val="Book Antiqua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6671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282A0B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6" Type="http://schemas.openxmlformats.org/officeDocument/2006/relationships/theme" Target="theme/theme1.xml"/><Relationship Id="rId4" Type="http://schemas.openxmlformats.org/officeDocument/2006/relationships/hyperlink" Target="http://www.psychiatrictimes.com/display/article/10168/1402032" TargetMode="Externa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0</Words>
  <Characters>0</Characters>
  <Application>Microsoft Macintosh Word</Application>
  <DocSecurity>0</DocSecurity>
  <Lines>1</Lines>
  <Paragraphs>1</Paragraphs>
  <ScaleCrop>false</ScaleCrop>
  <Company>McDaniel College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 Mathews</dc:creator>
  <cp:keywords/>
  <cp:lastModifiedBy>Christine Mathews</cp:lastModifiedBy>
  <cp:revision>1</cp:revision>
  <dcterms:created xsi:type="dcterms:W3CDTF">2009-09-25T16:49:00Z</dcterms:created>
  <dcterms:modified xsi:type="dcterms:W3CDTF">2009-09-25T16:51:00Z</dcterms:modified>
</cp:coreProperties>
</file>